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07B9D" w14:textId="009FFC25" w:rsidR="00F9444C" w:rsidRDefault="002F055E">
      <w:pPr>
        <w:pStyle w:val="NoSpacing"/>
      </w:pPr>
      <w:r w:rsidRPr="002F055E">
        <w:t>Rafal Sobahi</w:t>
      </w:r>
    </w:p>
    <w:p w14:paraId="0403156C" w14:textId="77777777" w:rsidR="00E614DD" w:rsidRDefault="0092692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05598C7B" w14:textId="77777777" w:rsidR="00E614DD" w:rsidRDefault="0092692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76EFFA8" w14:textId="2AFAD78E" w:rsidR="00E614DD" w:rsidRDefault="004059AC">
      <w:pPr>
        <w:pStyle w:val="NoSpacing"/>
      </w:pPr>
      <w:r>
        <w:t>23</w:t>
      </w:r>
      <w:r w:rsidR="00A52636">
        <w:t xml:space="preserve"> May 2019</w:t>
      </w:r>
    </w:p>
    <w:p w14:paraId="549AAD65" w14:textId="77777777" w:rsidR="001B6D14" w:rsidRDefault="001B6D14">
      <w:pPr>
        <w:pStyle w:val="Title"/>
      </w:pPr>
    </w:p>
    <w:p w14:paraId="4E404FAE" w14:textId="77777777" w:rsidR="001B6D14" w:rsidRDefault="001B6D14">
      <w:pPr>
        <w:pStyle w:val="Title"/>
      </w:pPr>
    </w:p>
    <w:p w14:paraId="1D204E27" w14:textId="77777777" w:rsidR="001B6D14" w:rsidRDefault="001B6D14">
      <w:pPr>
        <w:pStyle w:val="Title"/>
      </w:pPr>
    </w:p>
    <w:p w14:paraId="5852B9FB" w14:textId="480BC94D" w:rsidR="00E614DD" w:rsidRDefault="003E7739">
      <w:pPr>
        <w:pStyle w:val="Title"/>
      </w:pPr>
      <w:r>
        <w:t xml:space="preserve">Discussion </w:t>
      </w:r>
    </w:p>
    <w:p w14:paraId="7C44AC87" w14:textId="77777777" w:rsidR="00F503DA" w:rsidRDefault="003E7739" w:rsidP="00F503DA">
      <w:r>
        <w:t xml:space="preserve">Management is the governing </w:t>
      </w:r>
      <w:r w:rsidR="00356D52">
        <w:t>o</w:t>
      </w:r>
      <w:r>
        <w:t xml:space="preserve">f </w:t>
      </w:r>
      <w:r w:rsidR="00356D52">
        <w:t>affairs, and</w:t>
      </w:r>
      <w:r>
        <w:t xml:space="preserve"> in this modern twenty-first century, it </w:t>
      </w:r>
      <w:r w:rsidR="00F503DA">
        <w:t xml:space="preserve">cannot be </w:t>
      </w:r>
      <w:r>
        <w:t>done without management information systems. Management information systems is a big technology edge that is favoring the executives all around the world. It is a science which takes into account the information available in the system and then taking some decisions upon that available information. So, the upcoming technology in next decade would</w:t>
      </w:r>
      <w:r w:rsidR="00356D52">
        <w:t xml:space="preserve"> have</w:t>
      </w:r>
      <w:r>
        <w:t xml:space="preserve"> </w:t>
      </w:r>
      <w:r w:rsidR="00356D52">
        <w:t>deep</w:t>
      </w:r>
      <w:r>
        <w:t xml:space="preserve"> impact</w:t>
      </w:r>
      <w:r w:rsidR="00356D52">
        <w:t>s on businesses and lives</w:t>
      </w:r>
      <w:r>
        <w:t>. It would tremendously revolutionize the ongoing concept of management.</w:t>
      </w:r>
    </w:p>
    <w:p w14:paraId="1DD6ED79" w14:textId="77777777" w:rsidR="00F503DA" w:rsidRDefault="003E7739" w:rsidP="00F503DA">
      <w:pPr>
        <w:ind w:firstLine="0"/>
      </w:pPr>
      <w:r>
        <w:t xml:space="preserve">First of all, the concept of artificial intelligence would rule the world in next decades. </w:t>
      </w:r>
      <w:r w:rsidR="008F17DF">
        <w:t>It would usher in an era of robotics</w:t>
      </w:r>
      <w:r w:rsidR="00356D52">
        <w:t xml:space="preserve">. </w:t>
      </w:r>
    </w:p>
    <w:p w14:paraId="2CB7C60C" w14:textId="5960EE35" w:rsidR="00F503DA" w:rsidRDefault="00356D52" w:rsidP="00F503DA">
      <w:r>
        <w:t>The</w:t>
      </w:r>
      <w:r w:rsidR="008F17DF">
        <w:t xml:space="preserve"> virtual reality</w:t>
      </w:r>
      <w:r>
        <w:t xml:space="preserve"> will</w:t>
      </w:r>
      <w:r w:rsidR="008F17DF">
        <w:t xml:space="preserve"> dominat</w:t>
      </w:r>
      <w:r>
        <w:t>e</w:t>
      </w:r>
      <w:r w:rsidR="008F17DF">
        <w:t xml:space="preserve"> our lives. Driverless cars and simulated technology would supersede the traditional living style </w:t>
      </w:r>
      <w:r w:rsidR="001E5869">
        <w:t>and the usual machine</w:t>
      </w:r>
      <w:r w:rsidR="007243E0">
        <w:t>s</w:t>
      </w:r>
      <w:r w:rsidR="001E5869">
        <w:t xml:space="preserve">. </w:t>
      </w:r>
      <w:bookmarkStart w:id="0" w:name="_GoBack"/>
      <w:bookmarkEnd w:id="0"/>
      <w:r w:rsidR="001E5869">
        <w:t>Moreover, the trend of e-commerce would establish its mark in the business industry where the common system of business would be eradicated soon. Also, automation and Internet of things would have much advantage over the ongoing patterns of work and decision-making</w:t>
      </w:r>
      <w:r w:rsidR="007243E0">
        <w:t xml:space="preserve"> </w:t>
      </w:r>
      <w:r w:rsidR="007243E0">
        <w:fldChar w:fldCharType="begin"/>
      </w:r>
      <w:r w:rsidR="007243E0">
        <w:instrText xml:space="preserve"> ADDIN ZOTERO_ITEM CSL_CITATION {"citationID":"HXRD9rV0","properties":{"formattedCitation":"(Council)","plainCitation":"(Council)","noteIndex":0},"citationItems":[{"id":61,"uris":["http://zotero.org/users/local/ZD9MNZ2P/items/3PWJ7KG9"],"uri":["http://zotero.org/users/local/ZD9MNZ2P/items/3PWJ7KG9"],"itemData":{"id":61,"type":"webpage","title":"Upcoming Technology: 10 Trends To Watch In The Next Five Years","container-title":"Forbes","abstract":"The next few years will be ones to watch.","URL":"https://www.forbes.com/sites/forbestechcouncil/2016/12/27/upcoming-technology-10-trends-to-watch-in-the-next-five-years/","title-short":"Upcoming Technology","language":"en","author":[{"family":"Council","given":"Editors","suffix":"Forbes Technology"}],"accessed":{"date-parts":[["2019",5,23]]}}}],"schema":"https://github.com/citation-style-language/schema/raw/master/csl-citation.json"} </w:instrText>
      </w:r>
      <w:r w:rsidR="007243E0">
        <w:fldChar w:fldCharType="separate"/>
      </w:r>
      <w:r w:rsidR="007243E0" w:rsidRPr="007243E0">
        <w:rPr>
          <w:rFonts w:ascii="Times New Roman" w:hAnsi="Times New Roman" w:cs="Times New Roman"/>
        </w:rPr>
        <w:t>(Council)</w:t>
      </w:r>
      <w:r w:rsidR="007243E0">
        <w:fldChar w:fldCharType="end"/>
      </w:r>
      <w:r w:rsidR="001E5869">
        <w:t xml:space="preserve">. Companies would rely more on data analysis to modify their decision-making process. Business operations </w:t>
      </w:r>
      <w:r w:rsidR="007571A7">
        <w:t>would</w:t>
      </w:r>
      <w:r w:rsidR="001E5869">
        <w:t xml:space="preserve"> </w:t>
      </w:r>
      <w:r w:rsidR="001E5869">
        <w:lastRenderedPageBreak/>
        <w:t xml:space="preserve">be more on </w:t>
      </w:r>
      <w:r w:rsidR="007571A7">
        <w:t>intelligent</w:t>
      </w:r>
      <w:r w:rsidR="001E5869">
        <w:t xml:space="preserve"> machines </w:t>
      </w:r>
      <w:r w:rsidR="007571A7">
        <w:t xml:space="preserve">rather </w:t>
      </w:r>
      <w:r w:rsidR="00B63AA9">
        <w:t xml:space="preserve">than on </w:t>
      </w:r>
      <w:r w:rsidR="007571A7">
        <w:t xml:space="preserve">manpower. Nevertheless, these prospects of technology transforming human life are not without pitfalls. </w:t>
      </w:r>
    </w:p>
    <w:p w14:paraId="05969726" w14:textId="41852A62" w:rsidR="003E7739" w:rsidRDefault="007571A7" w:rsidP="00F503DA">
      <w:r>
        <w:t>These technological advancements will have serious consequences in the form of more health issue, mental issues, and augmentation of the human suffering at the hands of intelligent machines. People will have more diseases due to excessive use of technology. Plus, artificial intelligence would limit the freedom of thought. People will be at the mercy of these machines and they would care and fed those machines all time</w:t>
      </w:r>
      <w:r w:rsidR="002F055E">
        <w:t xml:space="preserve"> </w:t>
      </w:r>
      <w:r w:rsidR="002F055E">
        <w:fldChar w:fldCharType="begin"/>
      </w:r>
      <w:r w:rsidR="002F055E">
        <w:instrText xml:space="preserve"> ADDIN ZOTERO_ITEM CSL_CITATION {"citationID":"dzk0AcLT","properties":{"formattedCitation":"(Younes and Al-Zoubi)","plainCitation":"(Younes and Al-Zoubi)","noteIndex":0},"citationItems":[{"id":66,"uris":["http://zotero.org/users/local/ZD9MNZ2P/items/2CIE778Z"],"uri":["http://zotero.org/users/local/ZD9MNZ2P/items/2CIE778Z"],"itemData":{"id":66,"type":"paper-conference","title":"The Impact of Technologies on Society : A Review","source":"Semantic Scholar","abstract":"This research deals with the impacts of misusing modern technologies on members of the society and their negative influences on economic, religious and social aspect, as well as their impact on people's behavior and the responsibility of the society in monitoring the children who are in need of attention by everyone through the guidance of appropriate educational ways. Moreover, this research shows the need of joining all efforts collectively in order to protect the entire society from the dangers of modern technologies and work together to take advantage of its resources properly. This usually starts from the family and schools and ends with the universities, mass media and the various institutions that guarantee the rights of children from all different areas. However, this research emphasizes the fact that everyone should take his/her responsibilities towards using these methods properly whether at home or outside.","title-short":"The Impact of Technologies on Society","author":[{"family":"Younes","given":"Mohammad Bani"},{"family":"Al-Zoubi","given":"Samer Mahmoud"}],"issued":{"date-parts":[["2015"]]}}}],"schema":"https://github.com/citation-style-language/schema/raw/master/csl-citation.json"} </w:instrText>
      </w:r>
      <w:r w:rsidR="002F055E">
        <w:fldChar w:fldCharType="separate"/>
      </w:r>
      <w:r w:rsidR="002F055E" w:rsidRPr="002F055E">
        <w:rPr>
          <w:rFonts w:ascii="Times New Roman" w:hAnsi="Times New Roman" w:cs="Times New Roman"/>
        </w:rPr>
        <w:t>(Younes and Al-Zoubi)</w:t>
      </w:r>
      <w:r w:rsidR="002F055E">
        <w:fldChar w:fldCharType="end"/>
      </w:r>
      <w:r>
        <w:t>. It will make them occupied all time, and they would no longer be practicing their own potential. Thus, technological edge is remarkable in simplification of lives but it would also be creating more proble</w:t>
      </w:r>
      <w:r w:rsidR="002F055E">
        <w:t xml:space="preserve">ms for humankind. </w:t>
      </w:r>
      <w:r>
        <w:t xml:space="preserve"> </w:t>
      </w:r>
    </w:p>
    <w:p w14:paraId="620D6E48" w14:textId="384C99B2" w:rsidR="002F055E" w:rsidRPr="002F055E" w:rsidRDefault="002F055E" w:rsidP="002F055E"/>
    <w:p w14:paraId="6DB11DD3" w14:textId="3ED21187" w:rsidR="002F055E" w:rsidRPr="002F055E" w:rsidRDefault="002F055E" w:rsidP="002F055E"/>
    <w:p w14:paraId="1BF734D9" w14:textId="75B32346" w:rsidR="002F055E" w:rsidRPr="002F055E" w:rsidRDefault="002F055E" w:rsidP="002F055E"/>
    <w:p w14:paraId="745D2857" w14:textId="34E191CF" w:rsidR="002F055E" w:rsidRPr="002F055E" w:rsidRDefault="002F055E" w:rsidP="002F055E"/>
    <w:p w14:paraId="4CA383F2" w14:textId="3809BB46" w:rsidR="002F055E" w:rsidRPr="002F055E" w:rsidRDefault="002F055E" w:rsidP="002F055E"/>
    <w:p w14:paraId="68623688" w14:textId="1AD2F1E6" w:rsidR="002F055E" w:rsidRDefault="002F055E" w:rsidP="002F055E"/>
    <w:p w14:paraId="2996CD03" w14:textId="5604C48A" w:rsidR="002F055E" w:rsidRDefault="002F055E" w:rsidP="002F055E">
      <w:pPr>
        <w:tabs>
          <w:tab w:val="left" w:pos="4110"/>
        </w:tabs>
      </w:pPr>
      <w:r>
        <w:tab/>
      </w:r>
    </w:p>
    <w:p w14:paraId="0FF4CC89" w14:textId="3D57548C" w:rsidR="002F055E" w:rsidRDefault="002F055E" w:rsidP="002F055E">
      <w:pPr>
        <w:tabs>
          <w:tab w:val="left" w:pos="4110"/>
        </w:tabs>
      </w:pPr>
    </w:p>
    <w:p w14:paraId="5A536237" w14:textId="4BEBAC46" w:rsidR="002F055E" w:rsidRDefault="002F055E" w:rsidP="002F055E">
      <w:pPr>
        <w:tabs>
          <w:tab w:val="left" w:pos="4110"/>
        </w:tabs>
      </w:pPr>
    </w:p>
    <w:p w14:paraId="2B3CE088" w14:textId="597E98D9" w:rsidR="002F055E" w:rsidRDefault="002F055E" w:rsidP="002F055E">
      <w:pPr>
        <w:tabs>
          <w:tab w:val="left" w:pos="4110"/>
        </w:tabs>
      </w:pPr>
    </w:p>
    <w:p w14:paraId="68BA95B2" w14:textId="590DB7D6" w:rsidR="002F055E" w:rsidRDefault="002F055E" w:rsidP="002F055E">
      <w:pPr>
        <w:tabs>
          <w:tab w:val="left" w:pos="4110"/>
        </w:tabs>
      </w:pPr>
    </w:p>
    <w:p w14:paraId="7E527557" w14:textId="3C6C7A53" w:rsidR="002F055E" w:rsidRDefault="002F055E" w:rsidP="002F055E">
      <w:pPr>
        <w:tabs>
          <w:tab w:val="left" w:pos="4110"/>
        </w:tabs>
      </w:pPr>
    </w:p>
    <w:p w14:paraId="289D9566" w14:textId="40793C54" w:rsidR="002F055E" w:rsidRDefault="002F055E" w:rsidP="002F055E">
      <w:pPr>
        <w:tabs>
          <w:tab w:val="left" w:pos="4110"/>
        </w:tabs>
      </w:pPr>
    </w:p>
    <w:p w14:paraId="060C26EE" w14:textId="1B3E25B8" w:rsidR="002F055E" w:rsidRDefault="002F055E" w:rsidP="002F055E">
      <w:pPr>
        <w:tabs>
          <w:tab w:val="left" w:pos="4110"/>
        </w:tabs>
      </w:pPr>
    </w:p>
    <w:p w14:paraId="3A39D298" w14:textId="5750E763" w:rsidR="002F055E" w:rsidRDefault="002F055E" w:rsidP="002F055E">
      <w:pPr>
        <w:tabs>
          <w:tab w:val="left" w:pos="4110"/>
        </w:tabs>
      </w:pPr>
    </w:p>
    <w:p w14:paraId="100A853C" w14:textId="77777777" w:rsidR="002F055E" w:rsidRDefault="002F055E" w:rsidP="002F055E">
      <w:pPr>
        <w:tabs>
          <w:tab w:val="left" w:pos="4110"/>
        </w:tabs>
      </w:pPr>
    </w:p>
    <w:p w14:paraId="6C9704C0" w14:textId="75DF3BEA" w:rsidR="002F055E" w:rsidRPr="002F055E" w:rsidRDefault="002F055E" w:rsidP="002F055E">
      <w:pPr>
        <w:tabs>
          <w:tab w:val="left" w:pos="4110"/>
        </w:tabs>
        <w:ind w:firstLine="0"/>
        <w:rPr>
          <w:b/>
          <w:i/>
        </w:rPr>
      </w:pPr>
      <w:r w:rsidRPr="002F055E">
        <w:rPr>
          <w:b/>
          <w:i/>
        </w:rPr>
        <w:t>Works Cited</w:t>
      </w:r>
    </w:p>
    <w:p w14:paraId="38A25396" w14:textId="7AA57011" w:rsidR="007243E0" w:rsidRPr="007243E0" w:rsidRDefault="002F055E" w:rsidP="007243E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243E0" w:rsidRPr="007243E0">
        <w:rPr>
          <w:rFonts w:ascii="Times New Roman" w:hAnsi="Times New Roman" w:cs="Times New Roman"/>
        </w:rPr>
        <w:t xml:space="preserve">Council, Editors, Forbes Technology. “Upcoming Technology: 10 Trends To Watch In The Next Five Years.” </w:t>
      </w:r>
      <w:r w:rsidR="007243E0" w:rsidRPr="007243E0">
        <w:rPr>
          <w:rFonts w:ascii="Times New Roman" w:hAnsi="Times New Roman" w:cs="Times New Roman"/>
          <w:i/>
          <w:iCs/>
        </w:rPr>
        <w:t>Forbes</w:t>
      </w:r>
      <w:r w:rsidR="007243E0" w:rsidRPr="007243E0">
        <w:rPr>
          <w:rFonts w:ascii="Times New Roman" w:hAnsi="Times New Roman" w:cs="Times New Roman"/>
        </w:rPr>
        <w:t xml:space="preserve">, </w:t>
      </w:r>
    </w:p>
    <w:p w14:paraId="466D6381" w14:textId="3F8E166F" w:rsidR="007243E0" w:rsidRPr="007243E0" w:rsidRDefault="007243E0" w:rsidP="007243E0">
      <w:pPr>
        <w:pStyle w:val="Bibliography"/>
        <w:rPr>
          <w:rFonts w:ascii="Times New Roman" w:hAnsi="Times New Roman" w:cs="Times New Roman"/>
        </w:rPr>
      </w:pPr>
      <w:r w:rsidRPr="007243E0">
        <w:rPr>
          <w:rFonts w:ascii="Times New Roman" w:hAnsi="Times New Roman" w:cs="Times New Roman"/>
        </w:rPr>
        <w:t xml:space="preserve">Younes, Mohammad Bani, and Samer Mahmoud Al-Zoubi. </w:t>
      </w:r>
      <w:r w:rsidRPr="007243E0">
        <w:rPr>
          <w:rFonts w:ascii="Times New Roman" w:hAnsi="Times New Roman" w:cs="Times New Roman"/>
          <w:i/>
          <w:iCs/>
        </w:rPr>
        <w:t>The Impact of Technologies on Society: A Review</w:t>
      </w:r>
      <w:r w:rsidRPr="007243E0">
        <w:rPr>
          <w:rFonts w:ascii="Times New Roman" w:hAnsi="Times New Roman" w:cs="Times New Roman"/>
        </w:rPr>
        <w:t>. 2015.</w:t>
      </w:r>
    </w:p>
    <w:p w14:paraId="122730F6" w14:textId="27CB9A62" w:rsidR="002F055E" w:rsidRPr="002F055E" w:rsidRDefault="002F055E" w:rsidP="002F055E">
      <w:pPr>
        <w:tabs>
          <w:tab w:val="left" w:pos="4110"/>
        </w:tabs>
      </w:pPr>
      <w:r>
        <w:fldChar w:fldCharType="end"/>
      </w:r>
    </w:p>
    <w:sectPr w:rsidR="002F055E" w:rsidRPr="002F055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1247A" w14:textId="77777777" w:rsidR="00926926" w:rsidRDefault="00926926">
      <w:pPr>
        <w:spacing w:line="240" w:lineRule="auto"/>
      </w:pPr>
      <w:r>
        <w:separator/>
      </w:r>
    </w:p>
  </w:endnote>
  <w:endnote w:type="continuationSeparator" w:id="0">
    <w:p w14:paraId="3E45C242" w14:textId="77777777" w:rsidR="00926926" w:rsidRDefault="009269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09A1D" w14:textId="77777777" w:rsidR="00926926" w:rsidRDefault="00926926">
      <w:pPr>
        <w:spacing w:line="240" w:lineRule="auto"/>
      </w:pPr>
      <w:r>
        <w:separator/>
      </w:r>
    </w:p>
  </w:footnote>
  <w:footnote w:type="continuationSeparator" w:id="0">
    <w:p w14:paraId="1B063B0B" w14:textId="77777777" w:rsidR="00926926" w:rsidRDefault="009269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624C7" w14:textId="77777777" w:rsidR="00E614DD" w:rsidRDefault="0092692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52636">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11BFF" w14:textId="1B722148" w:rsidR="00E614DD" w:rsidRDefault="00B13D1B">
    <w:pPr>
      <w:pStyle w:val="Header"/>
    </w:pPr>
    <w:r>
      <w:t xml:space="preserve"> </w:t>
    </w:r>
    <w:r w:rsidR="00691EC1">
      <w:fldChar w:fldCharType="begin"/>
    </w:r>
    <w:r w:rsidR="00691EC1">
      <w:instrText xml:space="preserve"> PAGE   \* MERGEFORMAT </w:instrText>
    </w:r>
    <w:r w:rsidR="00691EC1">
      <w:fldChar w:fldCharType="separate"/>
    </w:r>
    <w:r w:rsidR="00A52636">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76D75"/>
    <w:rsid w:val="000B78C8"/>
    <w:rsid w:val="00133F02"/>
    <w:rsid w:val="001463B2"/>
    <w:rsid w:val="001B6D14"/>
    <w:rsid w:val="001E5869"/>
    <w:rsid w:val="001F4087"/>
    <w:rsid w:val="001F62C0"/>
    <w:rsid w:val="00245E02"/>
    <w:rsid w:val="002E6F6A"/>
    <w:rsid w:val="002F055E"/>
    <w:rsid w:val="003202B9"/>
    <w:rsid w:val="00353B66"/>
    <w:rsid w:val="00356D52"/>
    <w:rsid w:val="003D7857"/>
    <w:rsid w:val="003E7739"/>
    <w:rsid w:val="004059AC"/>
    <w:rsid w:val="00456604"/>
    <w:rsid w:val="004A160C"/>
    <w:rsid w:val="004A2675"/>
    <w:rsid w:val="004F7139"/>
    <w:rsid w:val="0057093C"/>
    <w:rsid w:val="00691EC1"/>
    <w:rsid w:val="007243E0"/>
    <w:rsid w:val="007571A7"/>
    <w:rsid w:val="007C53FB"/>
    <w:rsid w:val="008B7D18"/>
    <w:rsid w:val="008F17DF"/>
    <w:rsid w:val="008F1F97"/>
    <w:rsid w:val="008F4052"/>
    <w:rsid w:val="00926926"/>
    <w:rsid w:val="00985B05"/>
    <w:rsid w:val="009D4EB3"/>
    <w:rsid w:val="00A52636"/>
    <w:rsid w:val="00B13D1B"/>
    <w:rsid w:val="00B63AA9"/>
    <w:rsid w:val="00B804A6"/>
    <w:rsid w:val="00B818DF"/>
    <w:rsid w:val="00BC32B7"/>
    <w:rsid w:val="00CB3894"/>
    <w:rsid w:val="00D52117"/>
    <w:rsid w:val="00DB0D39"/>
    <w:rsid w:val="00E11953"/>
    <w:rsid w:val="00E14005"/>
    <w:rsid w:val="00E614DD"/>
    <w:rsid w:val="00E627B4"/>
    <w:rsid w:val="00EC35D0"/>
    <w:rsid w:val="00F503DA"/>
    <w:rsid w:val="00F83220"/>
    <w:rsid w:val="00F9444C"/>
    <w:rsid w:val="00F971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B127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25104858">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77067422">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832649346">
      <w:bodyDiv w:val="1"/>
      <w:marLeft w:val="0"/>
      <w:marRight w:val="0"/>
      <w:marTop w:val="0"/>
      <w:marBottom w:val="0"/>
      <w:divBdr>
        <w:top w:val="none" w:sz="0" w:space="0" w:color="auto"/>
        <w:left w:val="none" w:sz="0" w:space="0" w:color="auto"/>
        <w:bottom w:val="none" w:sz="0" w:space="0" w:color="auto"/>
        <w:right w:val="none" w:sz="0" w:space="0" w:color="auto"/>
      </w:divBdr>
    </w:div>
    <w:div w:id="864485580">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964241130">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24980472">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1978487041">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A76A6"/>
    <w:rsid w:val="004A2AB4"/>
    <w:rsid w:val="00C60B5E"/>
    <w:rsid w:val="00D544C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ur61</b:Tag>
    <b:SourceType>Book</b:SourceType>
    <b:Guid>{9F9D1226-C862-4BB9-904A-61AFD3C3585F}</b:Guid>
    <b:Title>Harrison Bergeron</b:Title>
    <b:Year>1961</b:Year>
    <b:Author>
      <b:Author>
        <b:NameList>
          <b:Person>
            <b:Last>Vonnegut</b:Last>
            <b:First>Kurt</b:First>
          </b:Person>
        </b:NameList>
      </b:Author>
    </b:Author>
    <b:RefOrder>1</b:RefOrder>
  </b:Source>
  <b:Source>
    <b:Tag>Kur68</b:Tag>
    <b:SourceType>Book</b:SourceType>
    <b:Guid>{F30523EA-D99D-487F-B28D-E5912849319D}</b:Guid>
    <b:Author>
      <b:Author>
        <b:NameList>
          <b:Person>
            <b:Last>Vonnegut</b:Last>
            <b:First>Kurt</b:First>
          </b:Person>
        </b:NameList>
      </b:Author>
    </b:Author>
    <b:Title>All the King's Horses"</b:Title>
    <b:Year>1968</b:Yea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B2494A-55DA-4775-8F6B-ABB5E1CDD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51</Words>
  <Characters>4282</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3T08:16:00Z</dcterms:created>
  <dcterms:modified xsi:type="dcterms:W3CDTF">2019-05-23T08: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B39fuN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